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75D1359E"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s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D56D0C" w:rsidRDefault="00D56D0C" w:rsidP="00D56D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14:paraId="2BAAE8AC" w14:textId="5375BB7C" w:rsidR="00D56D0C" w:rsidRDefault="00D56D0C"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EE4FF5">
        <w:rPr>
          <w:rFonts w:ascii="Times New Roman" w:hAnsi="Times New Roman" w:cs="Times New Roman"/>
          <w:sz w:val="24"/>
          <w:szCs w:val="24"/>
        </w:rPr>
        <w:t xml:space="preserve"> In the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 It doesn’t restrict itself in one work setting like remote work </w:t>
      </w:r>
      <w:r w:rsidR="0002073E">
        <w:rPr>
          <w:rFonts w:ascii="Times New Roman" w:hAnsi="Times New Roman" w:cs="Times New Roman"/>
          <w:sz w:val="24"/>
          <w:szCs w:val="24"/>
        </w:rPr>
        <w:t>setup,</w:t>
      </w:r>
      <w:r w:rsidR="005679A4">
        <w:rPr>
          <w:rFonts w:ascii="Times New Roman" w:hAnsi="Times New Roman" w:cs="Times New Roman"/>
          <w:sz w:val="24"/>
          <w:szCs w:val="24"/>
        </w:rPr>
        <w:t xml:space="preserve"> but it also works in hybrid and in-office setup.</w:t>
      </w:r>
      <w:r w:rsidR="0002073E">
        <w:rPr>
          <w:rFonts w:ascii="Times New Roman" w:hAnsi="Times New Roman" w:cs="Times New Roman"/>
          <w:sz w:val="24"/>
          <w:szCs w:val="24"/>
        </w:rPr>
        <w:t xml:space="preserve"> However, the effectiveness and efficiency of self-managing teams highly depends on their individual</w:t>
      </w:r>
      <w:r w:rsidR="00907DB7">
        <w:rPr>
          <w:rFonts w:ascii="Times New Roman" w:hAnsi="Times New Roman" w:cs="Times New Roman"/>
          <w:sz w:val="24"/>
          <w:szCs w:val="24"/>
        </w:rPr>
        <w:t>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02073E">
        <w:rPr>
          <w:rFonts w:ascii="Times New Roman" w:hAnsi="Times New Roman" w:cs="Times New Roman"/>
          <w:sz w:val="24"/>
          <w:szCs w:val="24"/>
        </w:rPr>
        <w:t xml:space="preserve"> </w:t>
      </w:r>
    </w:p>
    <w:p w14:paraId="0795E371" w14:textId="1347C58B" w:rsidR="00382BC8" w:rsidRDefault="00382BC8" w:rsidP="00D56D0C">
      <w:pPr>
        <w:spacing w:line="360" w:lineRule="auto"/>
        <w:rPr>
          <w:rFonts w:ascii="Times New Roman" w:hAnsi="Times New Roman" w:cs="Times New Roman"/>
          <w:sz w:val="24"/>
          <w:szCs w:val="24"/>
        </w:rPr>
      </w:pPr>
      <w:r>
        <w:rPr>
          <w:rFonts w:ascii="Times New Roman" w:hAnsi="Times New Roman" w:cs="Times New Roman"/>
          <w:sz w:val="24"/>
          <w:szCs w:val="24"/>
        </w:rPr>
        <w:tab/>
        <w:t>Self-managing teams have been linked to many positive work outcomes, such as higher productivity, cost savings, and better employee satisfaction</w:t>
      </w:r>
      <w:r w:rsidR="00136942">
        <w:rPr>
          <w:rFonts w:ascii="Times New Roman" w:hAnsi="Times New Roman" w:cs="Times New Roman"/>
          <w:sz w:val="24"/>
          <w:szCs w:val="24"/>
        </w:rPr>
        <w:t xml:space="preserve"> </w:t>
      </w:r>
      <w:r w:rsidR="00136942" w:rsidRPr="00345444">
        <w:rPr>
          <w:rFonts w:ascii="Times New Roman" w:hAnsi="Times New Roman" w:cs="Times New Roman"/>
          <w:sz w:val="24"/>
          <w:szCs w:val="24"/>
        </w:rPr>
        <w:t xml:space="preserve">(Cohen &amp; Ledford, 1994; Cohen et al., 1996, as cited in </w:t>
      </w:r>
      <w:r w:rsidR="00136942"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136942" w:rsidRPr="00345444">
        <w:rPr>
          <w:rFonts w:ascii="Times New Roman" w:hAnsi="Times New Roman" w:cs="Times New Roman"/>
          <w:sz w:val="24"/>
          <w:szCs w:val="24"/>
        </w:rPr>
        <w:fldChar w:fldCharType="separate"/>
      </w:r>
      <w:r w:rsidR="00136942" w:rsidRPr="00345444">
        <w:rPr>
          <w:rFonts w:ascii="Times New Roman" w:hAnsi="Times New Roman" w:cs="Times New Roman"/>
          <w:noProof/>
          <w:sz w:val="24"/>
          <w:szCs w:val="24"/>
        </w:rPr>
        <w:t>Doblinger, 2022)</w:t>
      </w:r>
      <w:r w:rsidR="00136942" w:rsidRPr="00345444">
        <w:rPr>
          <w:rFonts w:ascii="Times New Roman" w:hAnsi="Times New Roman" w:cs="Times New Roman"/>
          <w:sz w:val="24"/>
          <w:szCs w:val="24"/>
        </w:rPr>
        <w:fldChar w:fldCharType="end"/>
      </w:r>
      <w:r>
        <w:rPr>
          <w:rFonts w:ascii="Times New Roman" w:hAnsi="Times New Roman" w:cs="Times New Roman"/>
          <w:sz w:val="24"/>
          <w:szCs w:val="24"/>
        </w:rPr>
        <w:t>.</w:t>
      </w:r>
      <w:r w:rsidR="00A27FEB">
        <w:rPr>
          <w:rFonts w:ascii="Times New Roman" w:hAnsi="Times New Roman" w:cs="Times New Roman"/>
          <w:sz w:val="24"/>
          <w:szCs w:val="24"/>
        </w:rPr>
        <w:t xml:space="preserve"> As early as 1996, data from the American National Employer Survey showed that 17% of non-managerial employees were part of independent teams that decides how they will carry out their tasks, or for short, self-managing teams</w:t>
      </w:r>
      <w:r w:rsidR="00F02BB4">
        <w:rPr>
          <w:rFonts w:ascii="Times New Roman" w:hAnsi="Times New Roman" w:cs="Times New Roman"/>
          <w:sz w:val="24"/>
          <w:szCs w:val="24"/>
        </w:rPr>
        <w:t xml:space="preserve"> </w:t>
      </w:r>
      <w:r w:rsidR="00F02BB4" w:rsidRPr="00345444">
        <w:rPr>
          <w:rFonts w:ascii="Times New Roman" w:hAnsi="Times New Roman" w:cs="Times New Roman"/>
          <w:sz w:val="24"/>
          <w:szCs w:val="24"/>
        </w:rPr>
        <w:t>(</w:t>
      </w:r>
      <w:proofErr w:type="spellStart"/>
      <w:r w:rsidR="00F02BB4" w:rsidRPr="00345444">
        <w:rPr>
          <w:rFonts w:ascii="Times New Roman" w:hAnsi="Times New Roman" w:cs="Times New Roman"/>
          <w:sz w:val="24"/>
          <w:szCs w:val="24"/>
        </w:rPr>
        <w:t>Cappeli</w:t>
      </w:r>
      <w:proofErr w:type="spellEnd"/>
      <w:r w:rsidR="00F02BB4" w:rsidRPr="00345444">
        <w:rPr>
          <w:rFonts w:ascii="Times New Roman" w:hAnsi="Times New Roman" w:cs="Times New Roman"/>
          <w:sz w:val="24"/>
          <w:szCs w:val="24"/>
        </w:rPr>
        <w:t xml:space="preserve"> &amp; </w:t>
      </w:r>
      <w:proofErr w:type="spellStart"/>
      <w:r w:rsidR="00F02BB4" w:rsidRPr="00345444">
        <w:rPr>
          <w:rFonts w:ascii="Times New Roman" w:hAnsi="Times New Roman" w:cs="Times New Roman"/>
          <w:sz w:val="24"/>
          <w:szCs w:val="24"/>
        </w:rPr>
        <w:t>Neumark</w:t>
      </w:r>
      <w:proofErr w:type="spellEnd"/>
      <w:r w:rsidR="00F02BB4" w:rsidRPr="00345444">
        <w:rPr>
          <w:rFonts w:ascii="Times New Roman" w:hAnsi="Times New Roman" w:cs="Times New Roman"/>
          <w:sz w:val="24"/>
          <w:szCs w:val="24"/>
        </w:rPr>
        <w:t xml:space="preserve">, 2001, as cited in </w:t>
      </w:r>
      <w:r w:rsidR="00F02BB4"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jhmoIGNx","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02BB4" w:rsidRPr="00345444">
        <w:rPr>
          <w:rFonts w:ascii="Times New Roman" w:hAnsi="Times New Roman" w:cs="Times New Roman"/>
          <w:sz w:val="24"/>
          <w:szCs w:val="24"/>
        </w:rPr>
        <w:fldChar w:fldCharType="separate"/>
      </w:r>
      <w:r w:rsidR="00F02BB4" w:rsidRPr="00345444">
        <w:rPr>
          <w:rFonts w:ascii="Times New Roman" w:hAnsi="Times New Roman" w:cs="Times New Roman"/>
          <w:noProof/>
          <w:sz w:val="24"/>
          <w:szCs w:val="24"/>
        </w:rPr>
        <w:t>Doblinger, 2022)</w:t>
      </w:r>
      <w:r w:rsidR="00F02BB4" w:rsidRPr="00345444">
        <w:rPr>
          <w:rFonts w:ascii="Times New Roman" w:hAnsi="Times New Roman" w:cs="Times New Roman"/>
          <w:sz w:val="24"/>
          <w:szCs w:val="24"/>
        </w:rPr>
        <w:fldChar w:fldCharType="end"/>
      </w:r>
      <w:r w:rsidR="00F02BB4">
        <w:rPr>
          <w:rFonts w:ascii="Times New Roman" w:hAnsi="Times New Roman" w:cs="Times New Roman"/>
          <w:sz w:val="24"/>
          <w:szCs w:val="24"/>
        </w:rPr>
        <w:t>.</w:t>
      </w:r>
      <w:r w:rsidR="00853FCF">
        <w:rPr>
          <w:rFonts w:ascii="Times New Roman" w:hAnsi="Times New Roman" w:cs="Times New Roman"/>
          <w:sz w:val="24"/>
          <w:szCs w:val="24"/>
        </w:rPr>
        <w:t xml:space="preserve"> As a result, different leadership styles have emerged within these teams, including permanent, shared, rotating leadership, etc. </w:t>
      </w:r>
      <w:r w:rsidR="00853FCF" w:rsidRPr="00345444">
        <w:rPr>
          <w:rFonts w:ascii="Times New Roman" w:hAnsi="Times New Roman" w:cs="Times New Roman"/>
          <w:sz w:val="24"/>
          <w:szCs w:val="24"/>
        </w:rPr>
        <w:fldChar w:fldCharType="begin"/>
      </w:r>
      <w:r w:rsidR="00853FCF"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53FCF" w:rsidRPr="00345444">
        <w:rPr>
          <w:rFonts w:ascii="Times New Roman" w:hAnsi="Times New Roman" w:cs="Times New Roman"/>
          <w:sz w:val="24"/>
          <w:szCs w:val="24"/>
        </w:rPr>
        <w:fldChar w:fldCharType="separate"/>
      </w:r>
      <w:r w:rsidR="00853FCF" w:rsidRPr="00345444">
        <w:rPr>
          <w:rFonts w:ascii="Times New Roman" w:hAnsi="Times New Roman" w:cs="Times New Roman"/>
          <w:noProof/>
          <w:sz w:val="24"/>
          <w:szCs w:val="24"/>
        </w:rPr>
        <w:t>(Eseryel et al., 2021)</w:t>
      </w:r>
      <w:r w:rsidR="00853FCF" w:rsidRPr="00345444">
        <w:rPr>
          <w:rFonts w:ascii="Times New Roman" w:hAnsi="Times New Roman" w:cs="Times New Roman"/>
          <w:sz w:val="24"/>
          <w:szCs w:val="24"/>
        </w:rPr>
        <w:fldChar w:fldCharType="end"/>
      </w:r>
      <w:r w:rsidR="00853FCF">
        <w:rPr>
          <w:rFonts w:ascii="Times New Roman" w:hAnsi="Times New Roman" w:cs="Times New Roman"/>
          <w:sz w:val="24"/>
          <w:szCs w:val="24"/>
        </w:rPr>
        <w:t>.</w:t>
      </w:r>
      <w:r w:rsidR="00CA0DE6">
        <w:rPr>
          <w:rFonts w:ascii="Times New Roman" w:hAnsi="Times New Roman" w:cs="Times New Roman"/>
          <w:sz w:val="24"/>
          <w:szCs w:val="24"/>
        </w:rPr>
        <w:t xml:space="preserve"> 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w:t>
      </w:r>
    </w:p>
    <w:p w14:paraId="18F8188B" w14:textId="33CD02E4"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is research paper aims to explore the effects of rotating leadership within self-managing teams, with a more focus in how it affects employee performance and career development. This research paper will first find the impact of rotating leadership itself, followed </w:t>
      </w:r>
      <w:r>
        <w:rPr>
          <w:rFonts w:ascii="Times New Roman" w:hAnsi="Times New Roman" w:cs="Times New Roman"/>
          <w:sz w:val="24"/>
          <w:szCs w:val="24"/>
        </w:rPr>
        <w:lastRenderedPageBreak/>
        <w:t>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Default="003F295E" w:rsidP="00D56D0C">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t>2. Methods</w:t>
      </w:r>
    </w:p>
    <w:p w14:paraId="28E6F3C6" w14:textId="1C0A0885"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present a </w:t>
      </w:r>
      <w:r w:rsidR="00353BDB">
        <w:rPr>
          <w:rFonts w:ascii="Times New Roman" w:hAnsi="Times New Roman" w:cs="Times New Roman"/>
          <w:sz w:val="24"/>
          <w:szCs w:val="24"/>
        </w:rPr>
        <w:t>narrative</w:t>
      </w:r>
      <w:r w:rsidR="00B11140">
        <w:rPr>
          <w:rFonts w:ascii="Times New Roman" w:hAnsi="Times New Roman" w:cs="Times New Roman"/>
          <w:sz w:val="24"/>
          <w:szCs w:val="24"/>
        </w:rPr>
        <w:t xml:space="preserve"> literature review</w:t>
      </w:r>
      <w:r w:rsidR="007B3593">
        <w:rPr>
          <w:rFonts w:ascii="Times New Roman" w:hAnsi="Times New Roman" w:cs="Times New Roman"/>
          <w:sz w:val="24"/>
          <w:szCs w:val="24"/>
        </w:rPr>
        <w:t xml:space="preserve"> by studying different articles related to rotating leadership and self-managing teams, employee performance, and career development. </w:t>
      </w:r>
      <w:r w:rsidR="00093193">
        <w:rPr>
          <w:rFonts w:ascii="Times New Roman" w:hAnsi="Times New Roman" w:cs="Times New Roman"/>
          <w:sz w:val="24"/>
          <w:szCs w:val="24"/>
        </w:rPr>
        <w:t>The narrative literature review was us</w:t>
      </w:r>
      <w:r w:rsidR="0094566A">
        <w:rPr>
          <w:rFonts w:ascii="Times New Roman" w:hAnsi="Times New Roman" w:cs="Times New Roman"/>
          <w:sz w:val="24"/>
          <w:szCs w:val="24"/>
        </w:rPr>
        <w:t xml:space="preserve">ed to address different subtopics, such as leadership styles, team dynamics, knowledge sharing,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3722B41"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B6565B">
        <w:rPr>
          <w:rFonts w:ascii="Times New Roman" w:hAnsi="Times New Roman" w:cs="Times New Roman"/>
          <w:sz w:val="24"/>
          <w:szCs w:val="24"/>
        </w:rPr>
        <w:t xml:space="preserve"> </w:t>
      </w:r>
      <w:r w:rsidR="00B6565B">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B6565B">
        <w:rPr>
          <w:rFonts w:ascii="Times New Roman" w:hAnsi="Times New Roman" w:cs="Times New Roman"/>
          <w:sz w:val="24"/>
          <w:szCs w:val="24"/>
        </w:rPr>
        <w:fldChar w:fldCharType="separate"/>
      </w:r>
      <w:r w:rsidR="00B6565B">
        <w:rPr>
          <w:rFonts w:ascii="Times New Roman" w:hAnsi="Times New Roman" w:cs="Times New Roman"/>
          <w:noProof/>
          <w:sz w:val="24"/>
          <w:szCs w:val="24"/>
        </w:rPr>
        <w:t>(Markulis et al., 2010)</w:t>
      </w:r>
      <w:r w:rsidR="00B6565B">
        <w:rPr>
          <w:rFonts w:ascii="Times New Roman" w:hAnsi="Times New Roman" w:cs="Times New Roman"/>
          <w:sz w:val="24"/>
          <w:szCs w:val="24"/>
        </w:rPr>
        <w:fldChar w:fldCharType="end"/>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proofErr w:type="spellStart"/>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proofErr w:type="spellEnd"/>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w:t>
      </w:r>
      <w:r w:rsidR="001A012E">
        <w:rPr>
          <w:rFonts w:ascii="Times New Roman" w:hAnsi="Times New Roman" w:cs="Times New Roman"/>
          <w:sz w:val="24"/>
          <w:szCs w:val="24"/>
        </w:rPr>
        <w:lastRenderedPageBreak/>
        <w:t>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w:t>
      </w:r>
      <w:proofErr w:type="spellStart"/>
      <w:r w:rsidR="00CB12A5">
        <w:rPr>
          <w:rFonts w:ascii="Times New Roman" w:hAnsi="Times New Roman" w:cs="Times New Roman"/>
          <w:sz w:val="24"/>
          <w:szCs w:val="24"/>
        </w:rPr>
        <w:t>analyse</w:t>
      </w:r>
      <w:proofErr w:type="spellEnd"/>
      <w:r w:rsidR="00CB12A5">
        <w:rPr>
          <w:rFonts w:ascii="Times New Roman" w:hAnsi="Times New Roman" w:cs="Times New Roman"/>
          <w:sz w:val="24"/>
          <w:szCs w:val="24"/>
        </w:rPr>
        <w:t xml:space="preserv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w:t>
      </w:r>
      <w:proofErr w:type="spellStart"/>
      <w:r w:rsidR="00A664A0">
        <w:rPr>
          <w:rFonts w:ascii="Times New Roman" w:hAnsi="Times New Roman" w:cs="Times New Roman"/>
          <w:sz w:val="24"/>
          <w:szCs w:val="24"/>
        </w:rPr>
        <w:t>analysing</w:t>
      </w:r>
      <w:proofErr w:type="spellEnd"/>
      <w:r w:rsidR="00A664A0">
        <w:rPr>
          <w:rFonts w:ascii="Times New Roman" w:hAnsi="Times New Roman" w:cs="Times New Roman"/>
          <w:sz w:val="24"/>
          <w:szCs w:val="24"/>
        </w:rPr>
        <w:t xml:space="preserve">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w:t>
      </w:r>
      <w:r w:rsidR="007868E0">
        <w:rPr>
          <w:rFonts w:ascii="Times New Roman" w:hAnsi="Times New Roman" w:cs="Times New Roman"/>
          <w:sz w:val="24"/>
          <w:szCs w:val="24"/>
        </w:rPr>
        <w:lastRenderedPageBreak/>
        <w:t>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w:t>
      </w:r>
      <w:proofErr w:type="spellStart"/>
      <w:r w:rsidR="00D8751B">
        <w:rPr>
          <w:rFonts w:ascii="Times New Roman" w:hAnsi="Times New Roman" w:cs="Times New Roman"/>
          <w:sz w:val="24"/>
          <w:szCs w:val="24"/>
        </w:rPr>
        <w:t>analysing</w:t>
      </w:r>
      <w:proofErr w:type="spellEnd"/>
      <w:r w:rsidR="00D8751B">
        <w:rPr>
          <w:rFonts w:ascii="Times New Roman" w:hAnsi="Times New Roman" w:cs="Times New Roman"/>
          <w:sz w:val="24"/>
          <w:szCs w:val="24"/>
        </w:rPr>
        <w:t xml:space="preserve"> the</w:t>
      </w:r>
      <w:r w:rsidR="00CD0CBA">
        <w:rPr>
          <w:rFonts w:ascii="Times New Roman" w:hAnsi="Times New Roman" w:cs="Times New Roman"/>
          <w:sz w:val="24"/>
          <w:szCs w:val="24"/>
        </w:rPr>
        <w:t xml:space="preserve"> top 5 cases of leadership for each class, with a total of 15 cases </w:t>
      </w:r>
      <w:proofErr w:type="spellStart"/>
      <w:r w:rsidR="00CD0CBA">
        <w:rPr>
          <w:rFonts w:ascii="Times New Roman" w:hAnsi="Times New Roman" w:cs="Times New Roman"/>
          <w:sz w:val="24"/>
          <w:szCs w:val="24"/>
        </w:rPr>
        <w:t>analysed</w:t>
      </w:r>
      <w:proofErr w:type="spellEnd"/>
      <w:r w:rsidR="00CD0CBA">
        <w:rPr>
          <w:rFonts w:ascii="Times New Roman" w:hAnsi="Times New Roman" w:cs="Times New Roman"/>
          <w:sz w:val="24"/>
          <w:szCs w:val="24"/>
        </w:rPr>
        <w:t>.</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w:t>
      </w:r>
      <w:proofErr w:type="spellStart"/>
      <w:r w:rsidR="00D8751B">
        <w:rPr>
          <w:rFonts w:ascii="Times New Roman" w:hAnsi="Times New Roman" w:cs="Times New Roman"/>
          <w:sz w:val="24"/>
          <w:szCs w:val="24"/>
        </w:rPr>
        <w:t>analyse</w:t>
      </w:r>
      <w:proofErr w:type="spellEnd"/>
      <w:r w:rsidR="00D8751B">
        <w:rPr>
          <w:rFonts w:ascii="Times New Roman" w:hAnsi="Times New Roman" w:cs="Times New Roman"/>
          <w:sz w:val="24"/>
          <w:szCs w:val="24"/>
        </w:rPr>
        <w:t xml:space="preserve"> the student’s influential contribution and their ideas within the wider context of the class discussion. </w:t>
      </w:r>
      <w:r w:rsidR="00CD0CBA">
        <w:rPr>
          <w:rFonts w:ascii="Times New Roman" w:hAnsi="Times New Roman" w:cs="Times New Roman"/>
          <w:sz w:val="24"/>
          <w:szCs w:val="24"/>
        </w:rPr>
        <w:t xml:space="preserve">This helped identify specific leadership </w:t>
      </w:r>
      <w:proofErr w:type="spellStart"/>
      <w:r w:rsidR="00CD0CBA">
        <w:rPr>
          <w:rFonts w:ascii="Times New Roman" w:hAnsi="Times New Roman" w:cs="Times New Roman"/>
          <w:sz w:val="24"/>
          <w:szCs w:val="24"/>
        </w:rPr>
        <w:t>behaviours</w:t>
      </w:r>
      <w:proofErr w:type="spellEnd"/>
      <w:r w:rsidR="00CD0CBA">
        <w:rPr>
          <w:rFonts w:ascii="Times New Roman" w:hAnsi="Times New Roman" w:cs="Times New Roman"/>
          <w:sz w:val="24"/>
          <w:szCs w:val="24"/>
        </w:rPr>
        <w:t xml:space="preserve">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w:t>
      </w:r>
      <w:proofErr w:type="spellStart"/>
      <w:r w:rsidR="00D7023E">
        <w:rPr>
          <w:rFonts w:ascii="Times New Roman" w:hAnsi="Times New Roman" w:cs="Times New Roman"/>
          <w:sz w:val="24"/>
          <w:szCs w:val="24"/>
        </w:rPr>
        <w:t>KBDeX</w:t>
      </w:r>
      <w:proofErr w:type="spellEnd"/>
      <w:r w:rsidR="00D7023E">
        <w:rPr>
          <w:rFonts w:ascii="Times New Roman" w:hAnsi="Times New Roman" w:cs="Times New Roman"/>
          <w:sz w:val="24"/>
          <w:szCs w:val="24"/>
        </w:rPr>
        <w:t>)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Default="00FA1C1D" w:rsidP="00345444">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14:paraId="6CAC1D4C" w14:textId="33606BFE" w:rsidR="00802DE0" w:rsidRDefault="00802DE0"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6C73C8">
        <w:rPr>
          <w:rFonts w:ascii="Times New Roman" w:hAnsi="Times New Roman" w:cs="Times New Roman"/>
          <w:sz w:val="24"/>
          <w:szCs w:val="24"/>
        </w:rPr>
        <w:t xml:space="preserve">The main concept that this paper will </w:t>
      </w:r>
      <w:proofErr w:type="spellStart"/>
      <w:r w:rsidR="006C73C8">
        <w:rPr>
          <w:rFonts w:ascii="Times New Roman" w:hAnsi="Times New Roman" w:cs="Times New Roman"/>
          <w:sz w:val="24"/>
          <w:szCs w:val="24"/>
        </w:rPr>
        <w:t>analyse</w:t>
      </w:r>
      <w:proofErr w:type="spellEnd"/>
      <w:r w:rsidR="006C73C8">
        <w:rPr>
          <w:rFonts w:ascii="Times New Roman" w:hAnsi="Times New Roman" w:cs="Times New Roman"/>
          <w:sz w:val="24"/>
          <w:szCs w:val="24"/>
        </w:rPr>
        <w:t xml:space="preserve"> is the impact of rotating leadership. 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tbl>
      <w:tblPr>
        <w:tblStyle w:val="TableGrid"/>
        <w:tblW w:w="0" w:type="auto"/>
        <w:tblLook w:val="04A0" w:firstRow="1" w:lastRow="0" w:firstColumn="1" w:lastColumn="0" w:noHBand="0" w:noVBand="1"/>
      </w:tblPr>
      <w:tblGrid>
        <w:gridCol w:w="421"/>
        <w:gridCol w:w="1275"/>
        <w:gridCol w:w="1418"/>
        <w:gridCol w:w="6236"/>
      </w:tblGrid>
      <w:tr w:rsidR="00147374" w14:paraId="77AED4DE" w14:textId="77777777" w:rsidTr="00BA07FF">
        <w:tc>
          <w:tcPr>
            <w:tcW w:w="421" w:type="dxa"/>
          </w:tcPr>
          <w:p w14:paraId="3C883DD5" w14:textId="521F7B4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w:t>
            </w:r>
          </w:p>
        </w:tc>
        <w:tc>
          <w:tcPr>
            <w:tcW w:w="1275" w:type="dxa"/>
          </w:tcPr>
          <w:p w14:paraId="51B8DD49" w14:textId="2F053AD9"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uthors</w:t>
            </w:r>
          </w:p>
        </w:tc>
        <w:tc>
          <w:tcPr>
            <w:tcW w:w="1418" w:type="dxa"/>
          </w:tcPr>
          <w:p w14:paraId="3C0E093E" w14:textId="699045D5"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Approach</w:t>
            </w:r>
          </w:p>
        </w:tc>
        <w:tc>
          <w:tcPr>
            <w:tcW w:w="6236" w:type="dxa"/>
          </w:tcPr>
          <w:p w14:paraId="0185738F" w14:textId="06FD0FA4"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Objective</w:t>
            </w:r>
          </w:p>
        </w:tc>
      </w:tr>
      <w:tr w:rsidR="00147374" w14:paraId="730186C2" w14:textId="77777777" w:rsidTr="00BA07FF">
        <w:tc>
          <w:tcPr>
            <w:tcW w:w="421" w:type="dxa"/>
          </w:tcPr>
          <w:p w14:paraId="09293107" w14:textId="4A5766C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w:t>
            </w:r>
          </w:p>
        </w:tc>
        <w:tc>
          <w:tcPr>
            <w:tcW w:w="1275" w:type="dxa"/>
          </w:tcPr>
          <w:p w14:paraId="0C4A999C" w14:textId="03422200" w:rsidR="00147374" w:rsidRPr="00BA07FF" w:rsidRDefault="008A4821"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llen et al.</w:t>
            </w:r>
          </w:p>
        </w:tc>
        <w:tc>
          <w:tcPr>
            <w:tcW w:w="1418" w:type="dxa"/>
          </w:tcPr>
          <w:p w14:paraId="24F3B4C3" w14:textId="6DC97154"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346A746F" w14:textId="44F36EE2"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impact</w:t>
            </w:r>
            <w:r w:rsidR="003F7D87">
              <w:rPr>
                <w:rFonts w:ascii="Times New Roman" w:hAnsi="Times New Roman" w:cs="Times New Roman"/>
                <w:sz w:val="16"/>
                <w:szCs w:val="16"/>
              </w:rPr>
              <w:t xml:space="preserve"> of reciprocal knowledge-sharing relationships on startup success</w:t>
            </w:r>
          </w:p>
        </w:tc>
      </w:tr>
      <w:tr w:rsidR="00147374" w14:paraId="31E9CAE2" w14:textId="77777777" w:rsidTr="00BA07FF">
        <w:tc>
          <w:tcPr>
            <w:tcW w:w="421" w:type="dxa"/>
          </w:tcPr>
          <w:p w14:paraId="1C9BC8C6" w14:textId="160DD78D"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lastRenderedPageBreak/>
              <w:t>2</w:t>
            </w:r>
          </w:p>
        </w:tc>
        <w:tc>
          <w:tcPr>
            <w:tcW w:w="1275" w:type="dxa"/>
          </w:tcPr>
          <w:p w14:paraId="1F7216FE" w14:textId="52FB269D" w:rsidR="00147374" w:rsidRPr="00BA07FF" w:rsidRDefault="008A4821" w:rsidP="00147374">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Bienefeld</w:t>
            </w:r>
            <w:proofErr w:type="spellEnd"/>
            <w:r w:rsidRPr="00BA07FF">
              <w:rPr>
                <w:rFonts w:ascii="Times New Roman" w:hAnsi="Times New Roman" w:cs="Times New Roman"/>
                <w:sz w:val="16"/>
                <w:szCs w:val="16"/>
              </w:rPr>
              <w:t xml:space="preserve"> et al.</w:t>
            </w:r>
          </w:p>
        </w:tc>
        <w:tc>
          <w:tcPr>
            <w:tcW w:w="1418" w:type="dxa"/>
          </w:tcPr>
          <w:p w14:paraId="76E8D78D" w14:textId="47C50E7B"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5DA22EC9" w14:textId="7C7984C4"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shared leadership in multi-team systems</w:t>
            </w:r>
          </w:p>
        </w:tc>
      </w:tr>
      <w:tr w:rsidR="00147374" w14:paraId="18508F94" w14:textId="77777777" w:rsidTr="00BA07FF">
        <w:tc>
          <w:tcPr>
            <w:tcW w:w="421" w:type="dxa"/>
          </w:tcPr>
          <w:p w14:paraId="71190F39" w14:textId="2C13031B"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3</w:t>
            </w:r>
          </w:p>
        </w:tc>
        <w:tc>
          <w:tcPr>
            <w:tcW w:w="1275" w:type="dxa"/>
          </w:tcPr>
          <w:p w14:paraId="6969F6B7" w14:textId="559C791A" w:rsidR="00147374" w:rsidRPr="00BA07FF" w:rsidRDefault="0041799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avis et al.</w:t>
            </w:r>
          </w:p>
        </w:tc>
        <w:tc>
          <w:tcPr>
            <w:tcW w:w="1418" w:type="dxa"/>
          </w:tcPr>
          <w:p w14:paraId="212AB1CF" w14:textId="178507E3" w:rsidR="00147374" w:rsidRPr="00BA07FF" w:rsidRDefault="00AA6A0E"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7DF4182E" w14:textId="7E5BA19A"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processes that drive successful innovation in technology collaborations, identifying key mechanisms and processes that distinguish innovative collaborations from less successful, focusing on factors such as collaborative processes</w:t>
            </w:r>
          </w:p>
        </w:tc>
      </w:tr>
      <w:tr w:rsidR="00147374" w14:paraId="53CB63A9" w14:textId="77777777" w:rsidTr="00BA07FF">
        <w:tc>
          <w:tcPr>
            <w:tcW w:w="421" w:type="dxa"/>
          </w:tcPr>
          <w:p w14:paraId="65A0E5C6" w14:textId="706AF633"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4</w:t>
            </w:r>
          </w:p>
        </w:tc>
        <w:tc>
          <w:tcPr>
            <w:tcW w:w="1275" w:type="dxa"/>
          </w:tcPr>
          <w:p w14:paraId="689BC1EE" w14:textId="6868B74B" w:rsidR="00147374" w:rsidRPr="00BA07FF" w:rsidRDefault="00417994" w:rsidP="00147374">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Doblinger</w:t>
            </w:r>
            <w:proofErr w:type="spellEnd"/>
            <w:r w:rsidRPr="00BA07FF">
              <w:rPr>
                <w:rFonts w:ascii="Times New Roman" w:hAnsi="Times New Roman" w:cs="Times New Roman"/>
                <w:sz w:val="16"/>
                <w:szCs w:val="16"/>
              </w:rPr>
              <w:t>, M.</w:t>
            </w:r>
          </w:p>
        </w:tc>
        <w:tc>
          <w:tcPr>
            <w:tcW w:w="1418" w:type="dxa"/>
          </w:tcPr>
          <w:p w14:paraId="3A6BC1F8" w14:textId="3D14B3D8" w:rsidR="00147374" w:rsidRPr="00BA07FF" w:rsidRDefault="00BA07FF"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2FD2042" w14:textId="41B4F051"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Conduct a systematic literature review to identify individual competencies required for high-performing self-managing teams.</w:t>
            </w:r>
          </w:p>
        </w:tc>
      </w:tr>
      <w:tr w:rsidR="00CB06E8" w14:paraId="2DC36E03" w14:textId="77777777" w:rsidTr="00BA07FF">
        <w:tc>
          <w:tcPr>
            <w:tcW w:w="421" w:type="dxa"/>
          </w:tcPr>
          <w:p w14:paraId="3CBB2283" w14:textId="5274091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5</w:t>
            </w:r>
          </w:p>
        </w:tc>
        <w:tc>
          <w:tcPr>
            <w:tcW w:w="1275" w:type="dxa"/>
          </w:tcPr>
          <w:p w14:paraId="7227C671" w14:textId="5A718BCB" w:rsidR="00CB06E8" w:rsidRPr="00BA07FF" w:rsidRDefault="00CB06E8" w:rsidP="00CB06E8">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Eseryel</w:t>
            </w:r>
            <w:proofErr w:type="spellEnd"/>
            <w:r w:rsidRPr="00BA07FF">
              <w:rPr>
                <w:rFonts w:ascii="Times New Roman" w:hAnsi="Times New Roman" w:cs="Times New Roman"/>
                <w:sz w:val="16"/>
                <w:szCs w:val="16"/>
              </w:rPr>
              <w:t xml:space="preserve"> et al.</w:t>
            </w:r>
          </w:p>
        </w:tc>
        <w:tc>
          <w:tcPr>
            <w:tcW w:w="1418" w:type="dxa"/>
          </w:tcPr>
          <w:p w14:paraId="7AF4C87F" w14:textId="698F31CA"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1BBC9C43" w14:textId="3A675802"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functional and visionary leadership in self-managing virtual teams.</w:t>
            </w:r>
          </w:p>
        </w:tc>
      </w:tr>
      <w:tr w:rsidR="00CB06E8" w14:paraId="10670A42" w14:textId="77777777" w:rsidTr="00BA07FF">
        <w:tc>
          <w:tcPr>
            <w:tcW w:w="421" w:type="dxa"/>
          </w:tcPr>
          <w:p w14:paraId="3D60415B" w14:textId="488DE69D"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6</w:t>
            </w:r>
          </w:p>
        </w:tc>
        <w:tc>
          <w:tcPr>
            <w:tcW w:w="1275" w:type="dxa"/>
          </w:tcPr>
          <w:p w14:paraId="30B818DA" w14:textId="5F6EB8E8"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Karlsson et al.</w:t>
            </w:r>
          </w:p>
        </w:tc>
        <w:tc>
          <w:tcPr>
            <w:tcW w:w="1418" w:type="dxa"/>
          </w:tcPr>
          <w:p w14:paraId="219E200A" w14:textId="4FC05BC2"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4A3FE5FD" w14:textId="3FFC7145"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Develop a model that uses the different principles of lean production, focusing on the work organization in the manufacturing sector</w:t>
            </w:r>
          </w:p>
        </w:tc>
      </w:tr>
      <w:tr w:rsidR="00CB06E8" w14:paraId="6D8E8CE7" w14:textId="77777777" w:rsidTr="00BA07FF">
        <w:tc>
          <w:tcPr>
            <w:tcW w:w="421" w:type="dxa"/>
          </w:tcPr>
          <w:p w14:paraId="5C01364E" w14:textId="06D4E96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7</w:t>
            </w:r>
          </w:p>
        </w:tc>
        <w:tc>
          <w:tcPr>
            <w:tcW w:w="1275" w:type="dxa"/>
          </w:tcPr>
          <w:p w14:paraId="358D2E3F" w14:textId="5081359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 et al.</w:t>
            </w:r>
          </w:p>
        </w:tc>
        <w:tc>
          <w:tcPr>
            <w:tcW w:w="1418" w:type="dxa"/>
          </w:tcPr>
          <w:p w14:paraId="0433ED8C" w14:textId="181A0BC2"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72CD259" w14:textId="7DDCEFA9"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role of rotating leadership and collective responsibility in a Grade 4 Knowledge Building classroom</w:t>
            </w:r>
          </w:p>
        </w:tc>
      </w:tr>
      <w:tr w:rsidR="00CB06E8" w14:paraId="704C0F2D" w14:textId="77777777" w:rsidTr="00BA07FF">
        <w:tc>
          <w:tcPr>
            <w:tcW w:w="421" w:type="dxa"/>
          </w:tcPr>
          <w:p w14:paraId="5F353610" w14:textId="7A9F132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8</w:t>
            </w:r>
          </w:p>
        </w:tc>
        <w:tc>
          <w:tcPr>
            <w:tcW w:w="1275" w:type="dxa"/>
          </w:tcPr>
          <w:p w14:paraId="1767E645" w14:textId="5D116A46" w:rsidR="00CB06E8" w:rsidRPr="00BA07FF" w:rsidRDefault="00CB06E8" w:rsidP="00CB06E8">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Markulis</w:t>
            </w:r>
            <w:proofErr w:type="spellEnd"/>
            <w:r w:rsidRPr="00BA07FF">
              <w:rPr>
                <w:rFonts w:ascii="Times New Roman" w:hAnsi="Times New Roman" w:cs="Times New Roman"/>
                <w:sz w:val="16"/>
                <w:szCs w:val="16"/>
              </w:rPr>
              <w:t xml:space="preserve"> et al.</w:t>
            </w:r>
          </w:p>
        </w:tc>
        <w:tc>
          <w:tcPr>
            <w:tcW w:w="1418" w:type="dxa"/>
          </w:tcPr>
          <w:p w14:paraId="07F9B279" w14:textId="640D8BE4"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1140716D" w14:textId="7E3BB1A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three leadership modes (emerging, rotating, and designated leadership) on team performance and team dynamics</w:t>
            </w:r>
          </w:p>
        </w:tc>
      </w:tr>
      <w:tr w:rsidR="00CB06E8" w14:paraId="1F934210" w14:textId="77777777" w:rsidTr="00BA07FF">
        <w:tc>
          <w:tcPr>
            <w:tcW w:w="421" w:type="dxa"/>
          </w:tcPr>
          <w:p w14:paraId="09C4ED9C" w14:textId="43AF256C"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9</w:t>
            </w:r>
          </w:p>
        </w:tc>
        <w:tc>
          <w:tcPr>
            <w:tcW w:w="1275" w:type="dxa"/>
          </w:tcPr>
          <w:p w14:paraId="62DC40A1" w14:textId="0F732035" w:rsidR="00CB06E8" w:rsidRPr="00BA07FF" w:rsidRDefault="00CB06E8" w:rsidP="00CB06E8">
            <w:pPr>
              <w:spacing w:line="360" w:lineRule="auto"/>
              <w:jc w:val="center"/>
              <w:rPr>
                <w:rFonts w:ascii="Times New Roman" w:hAnsi="Times New Roman" w:cs="Times New Roman"/>
                <w:color w:val="FF0000"/>
                <w:sz w:val="16"/>
                <w:szCs w:val="16"/>
              </w:rPr>
            </w:pPr>
            <w:r w:rsidRPr="00BA07FF">
              <w:rPr>
                <w:rFonts w:ascii="Times New Roman" w:hAnsi="Times New Roman" w:cs="Times New Roman"/>
                <w:sz w:val="16"/>
                <w:szCs w:val="16"/>
              </w:rPr>
              <w:t>Muller, M.</w:t>
            </w:r>
          </w:p>
        </w:tc>
        <w:tc>
          <w:tcPr>
            <w:tcW w:w="1418" w:type="dxa"/>
          </w:tcPr>
          <w:p w14:paraId="36A83ADA" w14:textId="3E5602B3"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6EE69948" w14:textId="3FA3435E"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impact of leadership in agricultural machinery in Tajikistan</w:t>
            </w:r>
          </w:p>
        </w:tc>
      </w:tr>
      <w:tr w:rsidR="00CB06E8" w14:paraId="316419D9" w14:textId="77777777" w:rsidTr="00BA07FF">
        <w:tc>
          <w:tcPr>
            <w:tcW w:w="421" w:type="dxa"/>
          </w:tcPr>
          <w:p w14:paraId="2C3C5FFB" w14:textId="52D5306B"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0</w:t>
            </w:r>
          </w:p>
        </w:tc>
        <w:tc>
          <w:tcPr>
            <w:tcW w:w="1275" w:type="dxa"/>
          </w:tcPr>
          <w:p w14:paraId="233AF2AF" w14:textId="13EF1152" w:rsidR="00CB06E8" w:rsidRPr="00BA07FF" w:rsidRDefault="00CB06E8" w:rsidP="00CB06E8">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Olaisen</w:t>
            </w:r>
            <w:proofErr w:type="spellEnd"/>
            <w:r w:rsidRPr="00BA07FF">
              <w:rPr>
                <w:rFonts w:ascii="Times New Roman" w:hAnsi="Times New Roman" w:cs="Times New Roman"/>
                <w:sz w:val="16"/>
                <w:szCs w:val="16"/>
              </w:rPr>
              <w:t xml:space="preserve"> et al.</w:t>
            </w:r>
          </w:p>
        </w:tc>
        <w:tc>
          <w:tcPr>
            <w:tcW w:w="1418" w:type="dxa"/>
          </w:tcPr>
          <w:p w14:paraId="277CD687" w14:textId="79C7496D"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7B3EC04C" w14:textId="4F48D9EF"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how individual and collective tacit knowledge can be transformed into collective, explicit and actionable knowledge within teams, focusing on exploration of tacit knowledge</w:t>
            </w:r>
          </w:p>
        </w:tc>
      </w:tr>
      <w:tr w:rsidR="00CB06E8" w14:paraId="3421D14C" w14:textId="77777777" w:rsidTr="00BA07FF">
        <w:tc>
          <w:tcPr>
            <w:tcW w:w="421" w:type="dxa"/>
          </w:tcPr>
          <w:p w14:paraId="47BA507C" w14:textId="7B63E907"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1</w:t>
            </w:r>
          </w:p>
        </w:tc>
        <w:tc>
          <w:tcPr>
            <w:tcW w:w="1275" w:type="dxa"/>
          </w:tcPr>
          <w:p w14:paraId="51AE8601" w14:textId="5E9798B0"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arif et al.</w:t>
            </w:r>
          </w:p>
        </w:tc>
        <w:tc>
          <w:tcPr>
            <w:tcW w:w="1418" w:type="dxa"/>
          </w:tcPr>
          <w:p w14:paraId="2F57AFDA" w14:textId="0E83866B"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52020FB7" w14:textId="1DCA925C"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sequentially rotating co-leadership and membership on creativity and innovation in organisms</w:t>
            </w:r>
          </w:p>
        </w:tc>
      </w:tr>
      <w:tr w:rsidR="00CB06E8" w14:paraId="639C34B6" w14:textId="77777777" w:rsidTr="00BA07FF">
        <w:tc>
          <w:tcPr>
            <w:tcW w:w="421" w:type="dxa"/>
          </w:tcPr>
          <w:p w14:paraId="4A695C37" w14:textId="00887DE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2</w:t>
            </w:r>
          </w:p>
        </w:tc>
        <w:tc>
          <w:tcPr>
            <w:tcW w:w="1275" w:type="dxa"/>
          </w:tcPr>
          <w:p w14:paraId="470397C0" w14:textId="5221357E"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eard et al.</w:t>
            </w:r>
          </w:p>
        </w:tc>
        <w:tc>
          <w:tcPr>
            <w:tcW w:w="1418" w:type="dxa"/>
          </w:tcPr>
          <w:p w14:paraId="6FE17E8F" w14:textId="1453549E"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38C11DAC" w14:textId="4309E35E"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Argue that executives should be prepared to adopt different roles as a mechanism for rotating leadership within groups to </w:t>
            </w:r>
            <w:proofErr w:type="spellStart"/>
            <w:r>
              <w:rPr>
                <w:rFonts w:ascii="Times New Roman" w:hAnsi="Times New Roman" w:cs="Times New Roman"/>
                <w:sz w:val="16"/>
                <w:szCs w:val="16"/>
              </w:rPr>
              <w:t>maximise</w:t>
            </w:r>
            <w:proofErr w:type="spellEnd"/>
            <w:r>
              <w:rPr>
                <w:rFonts w:ascii="Times New Roman" w:hAnsi="Times New Roman" w:cs="Times New Roman"/>
                <w:sz w:val="16"/>
                <w:szCs w:val="16"/>
              </w:rPr>
              <w:t xml:space="preserve"> group performance</w:t>
            </w:r>
          </w:p>
        </w:tc>
      </w:tr>
      <w:tr w:rsidR="00CB06E8" w14:paraId="06BFE19C" w14:textId="77777777" w:rsidTr="00BA07FF">
        <w:tc>
          <w:tcPr>
            <w:tcW w:w="421" w:type="dxa"/>
          </w:tcPr>
          <w:p w14:paraId="38DEC8C0" w14:textId="5104F6A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3</w:t>
            </w:r>
          </w:p>
        </w:tc>
        <w:tc>
          <w:tcPr>
            <w:tcW w:w="1275" w:type="dxa"/>
          </w:tcPr>
          <w:p w14:paraId="55C838D4" w14:textId="606D15E4"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Thompson et al.</w:t>
            </w:r>
          </w:p>
        </w:tc>
        <w:tc>
          <w:tcPr>
            <w:tcW w:w="1418" w:type="dxa"/>
          </w:tcPr>
          <w:p w14:paraId="7D38F700" w14:textId="5AC6B67A"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0D68C0FA" w14:textId="1E185B3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teamworking in the transformation of production in advanced manufacturing</w:t>
            </w:r>
          </w:p>
        </w:tc>
      </w:tr>
    </w:tbl>
    <w:p w14:paraId="42E086EA" w14:textId="77777777" w:rsidR="00147374" w:rsidRDefault="00147374" w:rsidP="00147374">
      <w:pPr>
        <w:spacing w:line="360" w:lineRule="auto"/>
        <w:jc w:val="center"/>
        <w:rPr>
          <w:rFonts w:ascii="Times New Roman" w:hAnsi="Times New Roman" w:cs="Times New Roman"/>
          <w:sz w:val="24"/>
          <w:szCs w:val="24"/>
        </w:rPr>
      </w:pPr>
    </w:p>
    <w:p w14:paraId="7C5C012F" w14:textId="3C0CE112" w:rsidR="006404A6" w:rsidRPr="006404A6" w:rsidRDefault="006404A6" w:rsidP="00345444">
      <w:pPr>
        <w:spacing w:line="360" w:lineRule="auto"/>
        <w:rPr>
          <w:rFonts w:ascii="Times New Roman" w:hAnsi="Times New Roman" w:cs="Times New Roman"/>
          <w:b/>
          <w:bCs/>
          <w:sz w:val="24"/>
          <w:szCs w:val="24"/>
        </w:rPr>
      </w:pPr>
      <w:r w:rsidRPr="006404A6">
        <w:rPr>
          <w:rFonts w:ascii="Times New Roman" w:hAnsi="Times New Roman" w:cs="Times New Roman"/>
          <w:b/>
          <w:bCs/>
          <w:sz w:val="24"/>
          <w:szCs w:val="24"/>
        </w:rPr>
        <w:t>3.1 What are the impacts of Rotating Leadership?</w:t>
      </w:r>
    </w:p>
    <w:p w14:paraId="74D06456" w14:textId="0527CABD" w:rsidR="001175DD"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C19EF">
        <w:rPr>
          <w:rFonts w:ascii="Times New Roman" w:hAnsi="Times New Roman" w:cs="Times New Roman"/>
          <w:sz w:val="24"/>
          <w:szCs w:val="24"/>
        </w:rPr>
        <w:t xml:space="preserve">This section will discuss two managerial concepts, rotating leadership and self-managing teams. </w:t>
      </w:r>
      <w:r w:rsidR="00A519EA">
        <w:rPr>
          <w:rFonts w:ascii="Times New Roman" w:hAnsi="Times New Roman" w:cs="Times New Roman"/>
          <w:sz w:val="24"/>
          <w:szCs w:val="24"/>
        </w:rPr>
        <w:t>Rotating leadership can also be described as rotating specific professional roles within an organization, focusing on leadership roles and tasks. In one study,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lastRenderedPageBreak/>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The study shows that by assigning distinct roles, such as leadership, design, marketing, and production, each team member gained valuable experience across disciplines, which could be beneficial for career advancement or role changes. This approach fosters collaboration and knowledge sharing, enhancing critical thinking and overall performance. It offers a valuable strategy for managers to use in employee training and career development.</w:t>
      </w:r>
    </w:p>
    <w:p w14:paraId="4CB36AAE" w14:textId="60C8EC23"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Without proper planning, it is unlikely to achieve the desired result.</w:t>
      </w:r>
    </w:p>
    <w:p w14:paraId="0FF8AF93" w14:textId="715108BB" w:rsidR="00D34DEA" w:rsidRDefault="009C4773"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üth</w:t>
      </w:r>
      <w:proofErr w:type="spellEnd"/>
      <w:r w:rsidRPr="00345444">
        <w:rPr>
          <w:rFonts w:ascii="Times New Roman" w:hAnsi="Times New Roman" w:cs="Times New Roman"/>
          <w:sz w:val="24"/>
          <w:szCs w:val="24"/>
        </w:rPr>
        <w:t xml:space="preserve">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uth</w:t>
      </w:r>
      <w:proofErr w:type="spellEnd"/>
      <w:r w:rsidRPr="00345444">
        <w:rPr>
          <w:rFonts w:ascii="Times New Roman" w:hAnsi="Times New Roman" w:cs="Times New Roman"/>
          <w:sz w:val="24"/>
          <w:szCs w:val="24"/>
        </w:rPr>
        <w:t xml:space="preserve">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w:t>
      </w:r>
      <w:proofErr w:type="spellStart"/>
      <w:r w:rsidRPr="00345444">
        <w:rPr>
          <w:rFonts w:ascii="Times New Roman" w:hAnsi="Times New Roman" w:cs="Times New Roman"/>
          <w:sz w:val="24"/>
          <w:szCs w:val="24"/>
        </w:rPr>
        <w:t>Baldasarri</w:t>
      </w:r>
      <w:proofErr w:type="spellEnd"/>
      <w:r w:rsidRPr="00345444">
        <w:rPr>
          <w:rFonts w:ascii="Times New Roman" w:hAnsi="Times New Roman" w:cs="Times New Roman"/>
          <w:sz w:val="24"/>
          <w:szCs w:val="24"/>
        </w:rPr>
        <w:t xml:space="preserve">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Therefore, while rotating leadership has potential, it may not always be effective in every situation.</w:t>
      </w:r>
    </w:p>
    <w:p w14:paraId="5535DADC" w14:textId="774AE9CF" w:rsidR="00126487" w:rsidRPr="00345444" w:rsidRDefault="00947D5D"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126487" w:rsidRPr="00345444">
        <w:rPr>
          <w:rFonts w:ascii="Times New Roman" w:hAnsi="Times New Roman" w:cs="Times New Roman"/>
          <w:b/>
          <w:bCs/>
          <w:sz w:val="24"/>
          <w:szCs w:val="24"/>
        </w:rPr>
        <w:t xml:space="preserve">.2 </w:t>
      </w:r>
      <w:r w:rsidR="000C2CB8" w:rsidRPr="00345444">
        <w:rPr>
          <w:rFonts w:ascii="Times New Roman" w:hAnsi="Times New Roman" w:cs="Times New Roman"/>
          <w:b/>
          <w:bCs/>
          <w:sz w:val="24"/>
          <w:szCs w:val="24"/>
        </w:rPr>
        <w:t xml:space="preserve">Impact of Rotating Leadership on </w:t>
      </w:r>
      <w:r w:rsidR="00126487"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00126487" w:rsidRPr="00345444">
        <w:rPr>
          <w:rFonts w:ascii="Times New Roman" w:hAnsi="Times New Roman" w:cs="Times New Roman"/>
          <w:b/>
          <w:bCs/>
          <w:sz w:val="24"/>
          <w:szCs w:val="24"/>
        </w:rPr>
        <w:t>Managing Teams</w:t>
      </w:r>
    </w:p>
    <w:p w14:paraId="1A852C99" w14:textId="08A62B80" w:rsidR="00F81E3E"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81E3E">
        <w:rPr>
          <w:rFonts w:ascii="Times New Roman" w:hAnsi="Times New Roman" w:cs="Times New Roman"/>
          <w:sz w:val="24"/>
          <w:szCs w:val="24"/>
        </w:rPr>
        <w:t xml:space="preserve">A self-managing team is a group of individuals with different skills and expertise, granted collective autonomy and responsibility to plan, </w:t>
      </w:r>
      <w:proofErr w:type="spellStart"/>
      <w:r w:rsidR="00F81E3E">
        <w:rPr>
          <w:rFonts w:ascii="Times New Roman" w:hAnsi="Times New Roman" w:cs="Times New Roman"/>
          <w:sz w:val="24"/>
          <w:szCs w:val="24"/>
        </w:rPr>
        <w:t>organise</w:t>
      </w:r>
      <w:proofErr w:type="spellEnd"/>
      <w:r w:rsidR="00F81E3E">
        <w:rPr>
          <w:rFonts w:ascii="Times New Roman" w:hAnsi="Times New Roman" w:cs="Times New Roman"/>
          <w:sz w:val="24"/>
          <w:szCs w:val="24"/>
        </w:rPr>
        <w:t xml:space="preserve">, and carry out tasks collaboratively in order to achieve a shared objective </w:t>
      </w:r>
      <w:r w:rsidR="00F81E3E" w:rsidRPr="00345444">
        <w:rPr>
          <w:rFonts w:ascii="Times New Roman" w:hAnsi="Times New Roman" w:cs="Times New Roman"/>
          <w:sz w:val="24"/>
          <w:szCs w:val="24"/>
        </w:rPr>
        <w:t>(</w:t>
      </w:r>
      <w:proofErr w:type="spellStart"/>
      <w:r w:rsidR="00F81E3E" w:rsidRPr="00345444">
        <w:rPr>
          <w:rFonts w:ascii="Times New Roman" w:hAnsi="Times New Roman" w:cs="Times New Roman"/>
          <w:sz w:val="24"/>
          <w:szCs w:val="24"/>
        </w:rPr>
        <w:t>Magpili</w:t>
      </w:r>
      <w:proofErr w:type="spellEnd"/>
      <w:r w:rsidR="00F81E3E" w:rsidRPr="00345444">
        <w:rPr>
          <w:rFonts w:ascii="Times New Roman" w:hAnsi="Times New Roman" w:cs="Times New Roman"/>
          <w:sz w:val="24"/>
          <w:szCs w:val="24"/>
        </w:rPr>
        <w:t xml:space="preserve"> &amp; </w:t>
      </w:r>
      <w:proofErr w:type="spellStart"/>
      <w:r w:rsidR="00F81E3E" w:rsidRPr="00345444">
        <w:rPr>
          <w:rFonts w:ascii="Times New Roman" w:hAnsi="Times New Roman" w:cs="Times New Roman"/>
          <w:sz w:val="24"/>
          <w:szCs w:val="24"/>
        </w:rPr>
        <w:t>Pasoz</w:t>
      </w:r>
      <w:proofErr w:type="spellEnd"/>
      <w:r w:rsidR="00F81E3E" w:rsidRPr="00345444">
        <w:rPr>
          <w:rFonts w:ascii="Times New Roman" w:hAnsi="Times New Roman" w:cs="Times New Roman"/>
          <w:sz w:val="24"/>
          <w:szCs w:val="24"/>
        </w:rPr>
        <w:t xml:space="preserve">, 2018, as cited in </w:t>
      </w:r>
      <w:r w:rsidR="00F81E3E"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81E3E" w:rsidRPr="00345444">
        <w:rPr>
          <w:rFonts w:ascii="Times New Roman" w:hAnsi="Times New Roman" w:cs="Times New Roman"/>
          <w:sz w:val="24"/>
          <w:szCs w:val="24"/>
        </w:rPr>
        <w:fldChar w:fldCharType="separate"/>
      </w:r>
      <w:r w:rsidR="00F81E3E" w:rsidRPr="00345444">
        <w:rPr>
          <w:rFonts w:ascii="Times New Roman" w:hAnsi="Times New Roman" w:cs="Times New Roman"/>
          <w:noProof/>
          <w:sz w:val="24"/>
          <w:szCs w:val="24"/>
        </w:rPr>
        <w:t>Eseryel et al., 2021)</w:t>
      </w:r>
      <w:r w:rsidR="00F81E3E"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While this definition might suggest that self-managing teams operate without formal leadership, this isn’t always the case. Self-m teams can exist within formal organizational structures, where a </w:t>
      </w:r>
      <w:r w:rsidR="00714482">
        <w:rPr>
          <w:rFonts w:ascii="Times New Roman" w:hAnsi="Times New Roman" w:cs="Times New Roman"/>
          <w:sz w:val="24"/>
          <w:szCs w:val="24"/>
        </w:rPr>
        <w:lastRenderedPageBreak/>
        <w:t xml:space="preserve">leader is appointed by upper management, or they can be more loosely organized groups that come together to address specific issues or challenges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w:t>
      </w:r>
      <w:proofErr w:type="spellStart"/>
      <w:r w:rsidR="00714482">
        <w:rPr>
          <w:rFonts w:ascii="Times New Roman" w:hAnsi="Times New Roman" w:cs="Times New Roman"/>
          <w:sz w:val="24"/>
          <w:szCs w:val="24"/>
        </w:rPr>
        <w:t>Eseryel</w:t>
      </w:r>
      <w:proofErr w:type="spellEnd"/>
      <w:r w:rsidR="00714482">
        <w:rPr>
          <w:rFonts w:ascii="Times New Roman" w:hAnsi="Times New Roman" w:cs="Times New Roman"/>
          <w:sz w:val="24"/>
          <w:szCs w:val="24"/>
        </w:rPr>
        <w:t xml:space="preserve">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00714482"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Furthermore, </w:t>
      </w:r>
      <w:proofErr w:type="spellStart"/>
      <w:r w:rsidR="00714482">
        <w:rPr>
          <w:rFonts w:ascii="Times New Roman" w:hAnsi="Times New Roman" w:cs="Times New Roman"/>
          <w:sz w:val="24"/>
          <w:szCs w:val="24"/>
        </w:rPr>
        <w:t>Doblinger</w:t>
      </w:r>
      <w:proofErr w:type="spellEnd"/>
      <w:r w:rsidR="00714482">
        <w:rPr>
          <w:rFonts w:ascii="Times New Roman" w:hAnsi="Times New Roman" w:cs="Times New Roman"/>
          <w:sz w:val="24"/>
          <w:szCs w:val="24"/>
        </w:rPr>
        <w:t xml:space="preserve">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Doblinger, 2022)</w:t>
      </w:r>
      <w:r w:rsidR="00714482" w:rsidRPr="00345444">
        <w:rPr>
          <w:rFonts w:ascii="Times New Roman" w:hAnsi="Times New Roman" w:cs="Times New Roman"/>
          <w:sz w:val="24"/>
          <w:szCs w:val="24"/>
        </w:rPr>
        <w:fldChar w:fldCharType="end"/>
      </w:r>
      <w:r w:rsidR="00714482" w:rsidRPr="00345444">
        <w:rPr>
          <w:rFonts w:ascii="Times New Roman" w:hAnsi="Times New Roman" w:cs="Times New Roman"/>
          <w:sz w:val="24"/>
          <w:szCs w:val="24"/>
        </w:rPr>
        <w:t>.</w:t>
      </w:r>
    </w:p>
    <w:p w14:paraId="796A85B6" w14:textId="45A3F7C4" w:rsidR="00FA5449" w:rsidRDefault="00FA5449"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345444" w:rsidRDefault="003C4525"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00675938" w:rsidRPr="00345444">
        <w:rPr>
          <w:rFonts w:ascii="Times New Roman" w:hAnsi="Times New Roman" w:cs="Times New Roman"/>
          <w:b/>
          <w:bCs/>
          <w:sz w:val="24"/>
          <w:szCs w:val="24"/>
        </w:rPr>
        <w:t>. Conclusion</w:t>
      </w:r>
    </w:p>
    <w:p w14:paraId="1BE4E24C" w14:textId="2FEFC9F6" w:rsidR="008265D2"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w:t>
      </w:r>
      <w:r w:rsidR="008265D2">
        <w:rPr>
          <w:rFonts w:ascii="Times New Roman" w:hAnsi="Times New Roman" w:cs="Times New Roman"/>
          <w:sz w:val="24"/>
          <w:szCs w:val="24"/>
        </w:rPr>
        <w:lastRenderedPageBreak/>
        <w:t xml:space="preserve">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p>
    <w:p w14:paraId="45C6F1F0" w14:textId="136910CB" w:rsidR="00FF7869" w:rsidRPr="00345444" w:rsidRDefault="00FD026A"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ascii="Times New Roman" w:hAnsi="Times New Roman" w:cs="Times New Roman" w:hint="eastAsia"/>
          <w:sz w:val="24"/>
          <w:szCs w:val="24"/>
        </w:rPr>
        <w:instrText>of the group. Research limitations/implications A on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rPr>
        <w:t xml:space="preserve"> </w:t>
      </w: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651ED6E0" w14:textId="77777777" w:rsidR="00926D42" w:rsidRPr="00926D42" w:rsidRDefault="00463A82" w:rsidP="00926D42">
      <w:pPr>
        <w:pStyle w:val="Bibliography"/>
        <w:rPr>
          <w:rFonts w:ascii="Times New Roman" w:hAnsi="Times New Roman" w:cs="Times New Roman"/>
          <w:sz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26D42" w:rsidRPr="00926D42">
        <w:rPr>
          <w:rFonts w:ascii="Times New Roman" w:hAnsi="Times New Roman" w:cs="Times New Roman"/>
          <w:sz w:val="24"/>
          <w:lang w:val="en-US"/>
        </w:rPr>
        <w:t xml:space="preserve">Allen, T. J., </w:t>
      </w:r>
      <w:proofErr w:type="spellStart"/>
      <w:r w:rsidR="00926D42" w:rsidRPr="00926D42">
        <w:rPr>
          <w:rFonts w:ascii="Times New Roman" w:hAnsi="Times New Roman" w:cs="Times New Roman"/>
          <w:sz w:val="24"/>
          <w:lang w:val="en-US"/>
        </w:rPr>
        <w:t>Gloor</w:t>
      </w:r>
      <w:proofErr w:type="spellEnd"/>
      <w:r w:rsidR="00926D42" w:rsidRPr="00926D42">
        <w:rPr>
          <w:rFonts w:ascii="Times New Roman" w:hAnsi="Times New Roman" w:cs="Times New Roman"/>
          <w:sz w:val="24"/>
          <w:lang w:val="en-US"/>
        </w:rPr>
        <w:t xml:space="preserve">, P., </w:t>
      </w:r>
      <w:proofErr w:type="spellStart"/>
      <w:r w:rsidR="00926D42" w:rsidRPr="00926D42">
        <w:rPr>
          <w:rFonts w:ascii="Times New Roman" w:hAnsi="Times New Roman" w:cs="Times New Roman"/>
          <w:sz w:val="24"/>
          <w:lang w:val="en-US"/>
        </w:rPr>
        <w:t>Fronzetti</w:t>
      </w:r>
      <w:proofErr w:type="spellEnd"/>
      <w:r w:rsidR="00926D42" w:rsidRPr="00926D42">
        <w:rPr>
          <w:rFonts w:ascii="Times New Roman" w:hAnsi="Times New Roman" w:cs="Times New Roman"/>
          <w:sz w:val="24"/>
          <w:lang w:val="en-US"/>
        </w:rPr>
        <w:t xml:space="preserve"> </w:t>
      </w:r>
      <w:proofErr w:type="spellStart"/>
      <w:r w:rsidR="00926D42" w:rsidRPr="00926D42">
        <w:rPr>
          <w:rFonts w:ascii="Times New Roman" w:hAnsi="Times New Roman" w:cs="Times New Roman"/>
          <w:sz w:val="24"/>
          <w:lang w:val="en-US"/>
        </w:rPr>
        <w:t>Colladon</w:t>
      </w:r>
      <w:proofErr w:type="spellEnd"/>
      <w:r w:rsidR="00926D42" w:rsidRPr="00926D42">
        <w:rPr>
          <w:rFonts w:ascii="Times New Roman" w:hAnsi="Times New Roman" w:cs="Times New Roman"/>
          <w:sz w:val="24"/>
          <w:lang w:val="en-US"/>
        </w:rPr>
        <w:t xml:space="preserve">, A., </w:t>
      </w:r>
      <w:proofErr w:type="spellStart"/>
      <w:r w:rsidR="00926D42" w:rsidRPr="00926D42">
        <w:rPr>
          <w:rFonts w:ascii="Times New Roman" w:hAnsi="Times New Roman" w:cs="Times New Roman"/>
          <w:sz w:val="24"/>
          <w:lang w:val="en-US"/>
        </w:rPr>
        <w:t>Woerner</w:t>
      </w:r>
      <w:proofErr w:type="spellEnd"/>
      <w:r w:rsidR="00926D42" w:rsidRPr="00926D42">
        <w:rPr>
          <w:rFonts w:ascii="Times New Roman" w:hAnsi="Times New Roman" w:cs="Times New Roman"/>
          <w:sz w:val="24"/>
          <w:lang w:val="en-US"/>
        </w:rPr>
        <w:t xml:space="preserve">, S. L., &amp; Raz, O. (2016). The power of reciprocal knowledge sharing relationships for startup success. </w:t>
      </w:r>
      <w:r w:rsidR="00926D42" w:rsidRPr="00926D42">
        <w:rPr>
          <w:rFonts w:ascii="Times New Roman" w:hAnsi="Times New Roman" w:cs="Times New Roman"/>
          <w:i/>
          <w:iCs/>
          <w:sz w:val="24"/>
          <w:lang w:val="en-US"/>
        </w:rPr>
        <w:t>Journal of Small Business and Enterprise Development</w:t>
      </w:r>
      <w:r w:rsidR="00926D42" w:rsidRPr="00926D42">
        <w:rPr>
          <w:rFonts w:ascii="Times New Roman" w:hAnsi="Times New Roman" w:cs="Times New Roman"/>
          <w:sz w:val="24"/>
          <w:lang w:val="en-US"/>
        </w:rPr>
        <w:t xml:space="preserve">, </w:t>
      </w:r>
      <w:r w:rsidR="00926D42" w:rsidRPr="00926D42">
        <w:rPr>
          <w:rFonts w:ascii="Times New Roman" w:hAnsi="Times New Roman" w:cs="Times New Roman"/>
          <w:i/>
          <w:iCs/>
          <w:sz w:val="24"/>
          <w:lang w:val="en-US"/>
        </w:rPr>
        <w:t>23</w:t>
      </w:r>
      <w:r w:rsidR="00926D42" w:rsidRPr="00926D42">
        <w:rPr>
          <w:rFonts w:ascii="Times New Roman" w:hAnsi="Times New Roman" w:cs="Times New Roman"/>
          <w:sz w:val="24"/>
          <w:lang w:val="en-US"/>
        </w:rPr>
        <w:t>(3), 636–651. https://doi.org/10.1108/JSBED-08-2015-0110</w:t>
      </w:r>
    </w:p>
    <w:p w14:paraId="6B262A7C" w14:textId="77777777" w:rsidR="00926D42" w:rsidRPr="00926D42" w:rsidRDefault="00926D42" w:rsidP="00926D42">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Bienefeld</w:t>
      </w:r>
      <w:proofErr w:type="spellEnd"/>
      <w:r w:rsidRPr="00926D42">
        <w:rPr>
          <w:rFonts w:ascii="Times New Roman" w:hAnsi="Times New Roman" w:cs="Times New Roman"/>
          <w:sz w:val="24"/>
          <w:lang w:val="en-US"/>
        </w:rPr>
        <w:t xml:space="preserve">, N., &amp; Grote, G. (2014). Shared Leadership in Multiteam Systems: How Cockpit and Cabin Crews Lead Each Other to Safety. </w:t>
      </w:r>
      <w:r w:rsidRPr="00926D42">
        <w:rPr>
          <w:rFonts w:ascii="Times New Roman" w:hAnsi="Times New Roman" w:cs="Times New Roman"/>
          <w:i/>
          <w:iCs/>
          <w:sz w:val="24"/>
          <w:lang w:val="en-US"/>
        </w:rPr>
        <w:t>Human Factor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270–286. https://doi.org/10.1177/0018720813488137</w:t>
      </w:r>
    </w:p>
    <w:p w14:paraId="3238D27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rPr>
        <w:t>Administrative Science Quarterl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159–201. Research Library. https://doi.org/10.1177/0001839211428131</w:t>
      </w:r>
    </w:p>
    <w:p w14:paraId="48EE8C46" w14:textId="77777777" w:rsidR="00926D42" w:rsidRPr="00926D42" w:rsidRDefault="00926D42" w:rsidP="00926D42">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Doblinger</w:t>
      </w:r>
      <w:proofErr w:type="spellEnd"/>
      <w:r w:rsidRPr="00926D42">
        <w:rPr>
          <w:rFonts w:ascii="Times New Roman" w:hAnsi="Times New Roman" w:cs="Times New Roman"/>
          <w:sz w:val="24"/>
          <w:lang w:val="en-US"/>
        </w:rPr>
        <w:t xml:space="preserve">, M. (2022). Individual Competencies for Self-Managing Team Performance: A Systematic Literature Review. </w:t>
      </w:r>
      <w:r w:rsidRPr="00926D42">
        <w:rPr>
          <w:rFonts w:ascii="Times New Roman" w:hAnsi="Times New Roman" w:cs="Times New Roman"/>
          <w:i/>
          <w:iCs/>
          <w:sz w:val="24"/>
          <w:lang w:val="en-US"/>
        </w:rPr>
        <w:t>Small Group Research</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3</w:t>
      </w:r>
      <w:r w:rsidRPr="00926D42">
        <w:rPr>
          <w:rFonts w:ascii="Times New Roman" w:hAnsi="Times New Roman" w:cs="Times New Roman"/>
          <w:sz w:val="24"/>
          <w:lang w:val="en-US"/>
        </w:rPr>
        <w:t>(1), 128–180. Research Library. https://doi.org/10.1177/10464964211041114</w:t>
      </w:r>
    </w:p>
    <w:p w14:paraId="028834FF" w14:textId="77777777" w:rsidR="00926D42" w:rsidRPr="00926D42" w:rsidRDefault="00926D42" w:rsidP="00926D42">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Eseryel</w:t>
      </w:r>
      <w:proofErr w:type="spellEnd"/>
      <w:r w:rsidRPr="00926D42">
        <w:rPr>
          <w:rFonts w:ascii="Times New Roman" w:hAnsi="Times New Roman" w:cs="Times New Roman"/>
          <w:sz w:val="24"/>
          <w:lang w:val="en-US"/>
        </w:rPr>
        <w:t xml:space="preserve">, U. Y., </w:t>
      </w:r>
      <w:proofErr w:type="spellStart"/>
      <w:r w:rsidRPr="00926D42">
        <w:rPr>
          <w:rFonts w:ascii="Times New Roman" w:hAnsi="Times New Roman" w:cs="Times New Roman"/>
          <w:sz w:val="24"/>
          <w:lang w:val="en-US"/>
        </w:rPr>
        <w:t>Crowston</w:t>
      </w:r>
      <w:proofErr w:type="spellEnd"/>
      <w:r w:rsidRPr="00926D42">
        <w:rPr>
          <w:rFonts w:ascii="Times New Roman" w:hAnsi="Times New Roman" w:cs="Times New Roman"/>
          <w:sz w:val="24"/>
          <w:lang w:val="en-US"/>
        </w:rPr>
        <w:t xml:space="preserve">, K., &amp; Heckman, R. (2021). Functional and Visionary Leadership in Self-Managing Virtual Teams. </w:t>
      </w:r>
      <w:r w:rsidRPr="00926D42">
        <w:rPr>
          <w:rFonts w:ascii="Times New Roman" w:hAnsi="Times New Roman" w:cs="Times New Roman"/>
          <w:i/>
          <w:iCs/>
          <w:sz w:val="24"/>
          <w:lang w:val="en-US"/>
        </w:rPr>
        <w:t>Group &amp; Organiz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6</w:t>
      </w:r>
      <w:r w:rsidRPr="00926D42">
        <w:rPr>
          <w:rFonts w:ascii="Times New Roman" w:hAnsi="Times New Roman" w:cs="Times New Roman"/>
          <w:sz w:val="24"/>
          <w:lang w:val="en-US"/>
        </w:rPr>
        <w:t>(2), 424–460. https://doi.org/10.1177/1059601120955034</w:t>
      </w:r>
    </w:p>
    <w:p w14:paraId="3E65CCC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Karlsson, C., &amp; </w:t>
      </w:r>
      <w:proofErr w:type="spellStart"/>
      <w:r w:rsidRPr="00926D42">
        <w:rPr>
          <w:rFonts w:ascii="Times New Roman" w:hAnsi="Times New Roman" w:cs="Times New Roman"/>
          <w:sz w:val="24"/>
          <w:lang w:val="en-US"/>
        </w:rPr>
        <w:t>Åhlström</w:t>
      </w:r>
      <w:proofErr w:type="spellEnd"/>
      <w:r w:rsidRPr="00926D42">
        <w:rPr>
          <w:rFonts w:ascii="Times New Roman" w:hAnsi="Times New Roman" w:cs="Times New Roman"/>
          <w:sz w:val="24"/>
          <w:lang w:val="en-US"/>
        </w:rPr>
        <w:t xml:space="preserve">, P. (19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14:paraId="626D428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w:t>
      </w:r>
      <w:proofErr w:type="spellStart"/>
      <w:r w:rsidRPr="00926D42">
        <w:rPr>
          <w:rFonts w:ascii="Times New Roman" w:hAnsi="Times New Roman" w:cs="Times New Roman"/>
          <w:sz w:val="24"/>
          <w:lang w:val="en-US"/>
        </w:rPr>
        <w:t>Scardamalia</w:t>
      </w:r>
      <w:proofErr w:type="spellEnd"/>
      <w:r w:rsidRPr="00926D42">
        <w:rPr>
          <w:rFonts w:ascii="Times New Roman" w:hAnsi="Times New Roman" w:cs="Times New Roman"/>
          <w:sz w:val="24"/>
          <w:lang w:val="en-US"/>
        </w:rPr>
        <w:t xml:space="preserve">, M. (2016). Rotating leadership and collective responsibility in a grade 4 Knowledge Building classroom. </w:t>
      </w:r>
      <w:r w:rsidRPr="00926D42">
        <w:rPr>
          <w:rFonts w:ascii="Times New Roman" w:hAnsi="Times New Roman" w:cs="Times New Roman"/>
          <w:i/>
          <w:iCs/>
          <w:sz w:val="24"/>
          <w:lang w:val="en-US"/>
        </w:rPr>
        <w:t xml:space="preserve">International Journal of </w:t>
      </w:r>
      <w:proofErr w:type="spellStart"/>
      <w:r w:rsidRPr="00926D42">
        <w:rPr>
          <w:rFonts w:ascii="Times New Roman" w:hAnsi="Times New Roman" w:cs="Times New Roman"/>
          <w:i/>
          <w:iCs/>
          <w:sz w:val="24"/>
          <w:lang w:val="en-US"/>
        </w:rPr>
        <w:t>Organisational</w:t>
      </w:r>
      <w:proofErr w:type="spellEnd"/>
      <w:r w:rsidRPr="00926D42">
        <w:rPr>
          <w:rFonts w:ascii="Times New Roman" w:hAnsi="Times New Roman" w:cs="Times New Roman"/>
          <w:i/>
          <w:iCs/>
          <w:sz w:val="24"/>
          <w:lang w:val="en-US"/>
        </w:rPr>
        <w:t xml:space="preserve">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14:paraId="149E6F9E" w14:textId="77777777" w:rsidR="00926D42" w:rsidRPr="00926D42" w:rsidRDefault="00926D42" w:rsidP="00926D42">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Markulis</w:t>
      </w:r>
      <w:proofErr w:type="spellEnd"/>
      <w:r w:rsidRPr="00926D42">
        <w:rPr>
          <w:rFonts w:ascii="Times New Roman" w:hAnsi="Times New Roman" w:cs="Times New Roman"/>
          <w:sz w:val="24"/>
          <w:lang w:val="en-US"/>
        </w:rPr>
        <w:t xml:space="preserve">, P., </w:t>
      </w:r>
      <w:proofErr w:type="spellStart"/>
      <w:r w:rsidRPr="00926D42">
        <w:rPr>
          <w:rFonts w:ascii="Times New Roman" w:hAnsi="Times New Roman" w:cs="Times New Roman"/>
          <w:sz w:val="24"/>
          <w:lang w:val="en-US"/>
        </w:rPr>
        <w:t>Jassawalla</w:t>
      </w:r>
      <w:proofErr w:type="spellEnd"/>
      <w:r w:rsidRPr="00926D42">
        <w:rPr>
          <w:rFonts w:ascii="Times New Roman" w:hAnsi="Times New Roman" w:cs="Times New Roman"/>
          <w:sz w:val="24"/>
          <w:lang w:val="en-US"/>
        </w:rPr>
        <w:t xml:space="preserve">, A., &amp; </w:t>
      </w:r>
      <w:proofErr w:type="spellStart"/>
      <w:r w:rsidRPr="00926D42">
        <w:rPr>
          <w:rFonts w:ascii="Times New Roman" w:hAnsi="Times New Roman" w:cs="Times New Roman"/>
          <w:sz w:val="24"/>
          <w:lang w:val="en-US"/>
        </w:rPr>
        <w:t>Sashittal</w:t>
      </w:r>
      <w:proofErr w:type="spellEnd"/>
      <w:r w:rsidRPr="00926D42">
        <w:rPr>
          <w:rFonts w:ascii="Times New Roman" w:hAnsi="Times New Roman" w:cs="Times New Roman"/>
          <w:sz w:val="24"/>
          <w:lang w:val="en-US"/>
        </w:rPr>
        <w:t xml:space="preserve">,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14:paraId="1D2CBED1"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14:paraId="58A1172A" w14:textId="77777777" w:rsidR="00926D42" w:rsidRPr="00926D42" w:rsidRDefault="00926D42" w:rsidP="00926D42">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lastRenderedPageBreak/>
        <w:t>Olaisen</w:t>
      </w:r>
      <w:proofErr w:type="spellEnd"/>
      <w:r w:rsidRPr="00926D42">
        <w:rPr>
          <w:rFonts w:ascii="Times New Roman" w:hAnsi="Times New Roman" w:cs="Times New Roman"/>
          <w:sz w:val="24"/>
          <w:lang w:val="en-US"/>
        </w:rPr>
        <w:t xml:space="preserve">, J., &amp; </w:t>
      </w:r>
      <w:proofErr w:type="spellStart"/>
      <w:r w:rsidRPr="00926D42">
        <w:rPr>
          <w:rFonts w:ascii="Times New Roman" w:hAnsi="Times New Roman" w:cs="Times New Roman"/>
          <w:sz w:val="24"/>
          <w:lang w:val="en-US"/>
        </w:rPr>
        <w:t>Revang</w:t>
      </w:r>
      <w:proofErr w:type="spellEnd"/>
      <w:r w:rsidRPr="00926D42">
        <w:rPr>
          <w:rFonts w:ascii="Times New Roman" w:hAnsi="Times New Roman" w:cs="Times New Roman"/>
          <w:sz w:val="24"/>
          <w:lang w:val="en-US"/>
        </w:rPr>
        <w:t xml:space="preserve">,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14:paraId="37028BC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w:t>
      </w:r>
      <w:proofErr w:type="spellStart"/>
      <w:r w:rsidRPr="00926D42">
        <w:rPr>
          <w:rFonts w:ascii="Times New Roman" w:hAnsi="Times New Roman" w:cs="Times New Roman"/>
          <w:sz w:val="24"/>
          <w:lang w:val="en-US"/>
        </w:rPr>
        <w:t>organisations</w:t>
      </w:r>
      <w:proofErr w:type="spellEnd"/>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14:paraId="77B97C9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w:t>
      </w:r>
      <w:proofErr w:type="spellStart"/>
      <w:r w:rsidRPr="00926D42">
        <w:rPr>
          <w:rFonts w:ascii="Times New Roman" w:hAnsi="Times New Roman" w:cs="Times New Roman"/>
          <w:sz w:val="24"/>
          <w:lang w:val="en-US"/>
        </w:rPr>
        <w:t>Kakabadse</w:t>
      </w:r>
      <w:proofErr w:type="spellEnd"/>
      <w:r w:rsidRPr="00926D42">
        <w:rPr>
          <w:rFonts w:ascii="Times New Roman" w:hAnsi="Times New Roman" w:cs="Times New Roman"/>
          <w:sz w:val="24"/>
          <w:lang w:val="en-US"/>
        </w:rPr>
        <w:t xml:space="preserve">, A. P., &amp; </w:t>
      </w:r>
      <w:proofErr w:type="spellStart"/>
      <w:r w:rsidRPr="00926D42">
        <w:rPr>
          <w:rFonts w:ascii="Times New Roman" w:hAnsi="Times New Roman" w:cs="Times New Roman"/>
          <w:sz w:val="24"/>
          <w:lang w:val="en-US"/>
        </w:rPr>
        <w:t>Kakabadse</w:t>
      </w:r>
      <w:proofErr w:type="spellEnd"/>
      <w:r w:rsidRPr="00926D42">
        <w:rPr>
          <w:rFonts w:ascii="Times New Roman" w:hAnsi="Times New Roman" w:cs="Times New Roman"/>
          <w:sz w:val="24"/>
          <w:lang w:val="en-US"/>
        </w:rPr>
        <w:t xml:space="preserv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14:paraId="21ED1C7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14:paraId="2BD4D2C4" w14:textId="745D7DB3"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3186D"/>
    <w:rsid w:val="00032AE3"/>
    <w:rsid w:val="00036CC7"/>
    <w:rsid w:val="000500C5"/>
    <w:rsid w:val="000579FE"/>
    <w:rsid w:val="000634A4"/>
    <w:rsid w:val="00074CA1"/>
    <w:rsid w:val="00077DCD"/>
    <w:rsid w:val="00085FD2"/>
    <w:rsid w:val="0008712C"/>
    <w:rsid w:val="00093193"/>
    <w:rsid w:val="000A0585"/>
    <w:rsid w:val="000A1942"/>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175DD"/>
    <w:rsid w:val="00126487"/>
    <w:rsid w:val="0012719D"/>
    <w:rsid w:val="00135FE2"/>
    <w:rsid w:val="00136942"/>
    <w:rsid w:val="00136C4A"/>
    <w:rsid w:val="00141D18"/>
    <w:rsid w:val="00143DD6"/>
    <w:rsid w:val="00144C39"/>
    <w:rsid w:val="00144C58"/>
    <w:rsid w:val="00145903"/>
    <w:rsid w:val="00147374"/>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10576"/>
    <w:rsid w:val="002106E1"/>
    <w:rsid w:val="00211F57"/>
    <w:rsid w:val="00214443"/>
    <w:rsid w:val="00215B3B"/>
    <w:rsid w:val="00216088"/>
    <w:rsid w:val="002173CB"/>
    <w:rsid w:val="00217E11"/>
    <w:rsid w:val="002221F1"/>
    <w:rsid w:val="002255BC"/>
    <w:rsid w:val="0023095B"/>
    <w:rsid w:val="002364A0"/>
    <w:rsid w:val="00242CA7"/>
    <w:rsid w:val="002431A3"/>
    <w:rsid w:val="00243889"/>
    <w:rsid w:val="00244B5B"/>
    <w:rsid w:val="00245D9B"/>
    <w:rsid w:val="002563A7"/>
    <w:rsid w:val="00260D24"/>
    <w:rsid w:val="0026161A"/>
    <w:rsid w:val="0026556C"/>
    <w:rsid w:val="00265CD2"/>
    <w:rsid w:val="0027048A"/>
    <w:rsid w:val="00271434"/>
    <w:rsid w:val="002744BC"/>
    <w:rsid w:val="00274DE0"/>
    <w:rsid w:val="0027730D"/>
    <w:rsid w:val="0028694D"/>
    <w:rsid w:val="002A567E"/>
    <w:rsid w:val="002B1F18"/>
    <w:rsid w:val="002B626E"/>
    <w:rsid w:val="002B7944"/>
    <w:rsid w:val="002C09C1"/>
    <w:rsid w:val="002C7D39"/>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260E"/>
    <w:rsid w:val="00353094"/>
    <w:rsid w:val="00353BDB"/>
    <w:rsid w:val="003555C0"/>
    <w:rsid w:val="00362235"/>
    <w:rsid w:val="00366BD8"/>
    <w:rsid w:val="00366FDE"/>
    <w:rsid w:val="00370A27"/>
    <w:rsid w:val="00370B73"/>
    <w:rsid w:val="00377C3F"/>
    <w:rsid w:val="00382BC8"/>
    <w:rsid w:val="00390389"/>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6CDF"/>
    <w:rsid w:val="00461734"/>
    <w:rsid w:val="0046388A"/>
    <w:rsid w:val="00463A82"/>
    <w:rsid w:val="0047003D"/>
    <w:rsid w:val="00473A97"/>
    <w:rsid w:val="0047584E"/>
    <w:rsid w:val="00477966"/>
    <w:rsid w:val="00480F32"/>
    <w:rsid w:val="004A16BD"/>
    <w:rsid w:val="004A22DF"/>
    <w:rsid w:val="004B45BE"/>
    <w:rsid w:val="004B49EF"/>
    <w:rsid w:val="004C3259"/>
    <w:rsid w:val="004C55C6"/>
    <w:rsid w:val="004D2E16"/>
    <w:rsid w:val="004E07F8"/>
    <w:rsid w:val="004E2A84"/>
    <w:rsid w:val="004E4371"/>
    <w:rsid w:val="004E4BC6"/>
    <w:rsid w:val="004E556F"/>
    <w:rsid w:val="004E5891"/>
    <w:rsid w:val="004F2F5F"/>
    <w:rsid w:val="00501D90"/>
    <w:rsid w:val="00505C0F"/>
    <w:rsid w:val="00505D2A"/>
    <w:rsid w:val="00510648"/>
    <w:rsid w:val="00520332"/>
    <w:rsid w:val="00524178"/>
    <w:rsid w:val="0052761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31A1"/>
    <w:rsid w:val="005A3691"/>
    <w:rsid w:val="005A3B72"/>
    <w:rsid w:val="005A493F"/>
    <w:rsid w:val="005A6F5D"/>
    <w:rsid w:val="005B162E"/>
    <w:rsid w:val="005B2395"/>
    <w:rsid w:val="005C4555"/>
    <w:rsid w:val="005D50E7"/>
    <w:rsid w:val="005E01E6"/>
    <w:rsid w:val="005E660D"/>
    <w:rsid w:val="005F493F"/>
    <w:rsid w:val="00605F30"/>
    <w:rsid w:val="00612FCD"/>
    <w:rsid w:val="00614E78"/>
    <w:rsid w:val="00615F40"/>
    <w:rsid w:val="00616B8B"/>
    <w:rsid w:val="0062602B"/>
    <w:rsid w:val="006404A6"/>
    <w:rsid w:val="00650335"/>
    <w:rsid w:val="00650DBA"/>
    <w:rsid w:val="00651472"/>
    <w:rsid w:val="00667FDD"/>
    <w:rsid w:val="00673D3A"/>
    <w:rsid w:val="00675938"/>
    <w:rsid w:val="00675C88"/>
    <w:rsid w:val="0068135A"/>
    <w:rsid w:val="0068751A"/>
    <w:rsid w:val="006A0433"/>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DB0"/>
    <w:rsid w:val="0070402F"/>
    <w:rsid w:val="0070669C"/>
    <w:rsid w:val="0070708E"/>
    <w:rsid w:val="00711888"/>
    <w:rsid w:val="00713A63"/>
    <w:rsid w:val="00714482"/>
    <w:rsid w:val="00722CD1"/>
    <w:rsid w:val="00722D0E"/>
    <w:rsid w:val="00724239"/>
    <w:rsid w:val="007242D3"/>
    <w:rsid w:val="00727499"/>
    <w:rsid w:val="00730656"/>
    <w:rsid w:val="007346D8"/>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83B9A"/>
    <w:rsid w:val="007868E0"/>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6C18"/>
    <w:rsid w:val="00802DE0"/>
    <w:rsid w:val="008050CD"/>
    <w:rsid w:val="008074A7"/>
    <w:rsid w:val="008151E0"/>
    <w:rsid w:val="00825BCC"/>
    <w:rsid w:val="0082629B"/>
    <w:rsid w:val="008265D2"/>
    <w:rsid w:val="00831759"/>
    <w:rsid w:val="00833325"/>
    <w:rsid w:val="0083367B"/>
    <w:rsid w:val="00836E8E"/>
    <w:rsid w:val="00837572"/>
    <w:rsid w:val="00847870"/>
    <w:rsid w:val="008500FB"/>
    <w:rsid w:val="008513CB"/>
    <w:rsid w:val="00853FCF"/>
    <w:rsid w:val="00857651"/>
    <w:rsid w:val="0085773B"/>
    <w:rsid w:val="008649C3"/>
    <w:rsid w:val="00877D2D"/>
    <w:rsid w:val="0088445C"/>
    <w:rsid w:val="00887664"/>
    <w:rsid w:val="008A4821"/>
    <w:rsid w:val="008B1E0A"/>
    <w:rsid w:val="008B401B"/>
    <w:rsid w:val="008C608E"/>
    <w:rsid w:val="008C70ED"/>
    <w:rsid w:val="008D11AF"/>
    <w:rsid w:val="008D29F5"/>
    <w:rsid w:val="008D32EC"/>
    <w:rsid w:val="008D46AB"/>
    <w:rsid w:val="008E39B4"/>
    <w:rsid w:val="008E4F61"/>
    <w:rsid w:val="008E570A"/>
    <w:rsid w:val="008E64F8"/>
    <w:rsid w:val="008F1954"/>
    <w:rsid w:val="008F3189"/>
    <w:rsid w:val="008F3AA8"/>
    <w:rsid w:val="0090100A"/>
    <w:rsid w:val="00907DB7"/>
    <w:rsid w:val="00916894"/>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5EF9"/>
    <w:rsid w:val="009B6946"/>
    <w:rsid w:val="009B6FF6"/>
    <w:rsid w:val="009C4773"/>
    <w:rsid w:val="009C75A6"/>
    <w:rsid w:val="009D254D"/>
    <w:rsid w:val="009E1EB5"/>
    <w:rsid w:val="009E27B3"/>
    <w:rsid w:val="009E7C9F"/>
    <w:rsid w:val="009F679A"/>
    <w:rsid w:val="00A014A9"/>
    <w:rsid w:val="00A10B85"/>
    <w:rsid w:val="00A10D72"/>
    <w:rsid w:val="00A13E14"/>
    <w:rsid w:val="00A240CB"/>
    <w:rsid w:val="00A248E8"/>
    <w:rsid w:val="00A27FEB"/>
    <w:rsid w:val="00A33D20"/>
    <w:rsid w:val="00A341AC"/>
    <w:rsid w:val="00A4224C"/>
    <w:rsid w:val="00A42FC9"/>
    <w:rsid w:val="00A501EB"/>
    <w:rsid w:val="00A519EA"/>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73E"/>
    <w:rsid w:val="00AC3A71"/>
    <w:rsid w:val="00AC50D3"/>
    <w:rsid w:val="00AC662B"/>
    <w:rsid w:val="00AD08B1"/>
    <w:rsid w:val="00AD6179"/>
    <w:rsid w:val="00AD7BE3"/>
    <w:rsid w:val="00AE31FE"/>
    <w:rsid w:val="00AF3CB5"/>
    <w:rsid w:val="00AF3DF3"/>
    <w:rsid w:val="00B022AF"/>
    <w:rsid w:val="00B11140"/>
    <w:rsid w:val="00B168AF"/>
    <w:rsid w:val="00B268A6"/>
    <w:rsid w:val="00B323C3"/>
    <w:rsid w:val="00B3312F"/>
    <w:rsid w:val="00B40855"/>
    <w:rsid w:val="00B41635"/>
    <w:rsid w:val="00B44613"/>
    <w:rsid w:val="00B464BB"/>
    <w:rsid w:val="00B6565B"/>
    <w:rsid w:val="00B6630F"/>
    <w:rsid w:val="00B7021D"/>
    <w:rsid w:val="00B7048E"/>
    <w:rsid w:val="00B705CE"/>
    <w:rsid w:val="00B74196"/>
    <w:rsid w:val="00B74AE8"/>
    <w:rsid w:val="00B74CFE"/>
    <w:rsid w:val="00B77597"/>
    <w:rsid w:val="00BA07FF"/>
    <w:rsid w:val="00BA0F34"/>
    <w:rsid w:val="00BA5162"/>
    <w:rsid w:val="00BB546D"/>
    <w:rsid w:val="00BC3495"/>
    <w:rsid w:val="00BC52DC"/>
    <w:rsid w:val="00BC721F"/>
    <w:rsid w:val="00BD25B4"/>
    <w:rsid w:val="00BD37FA"/>
    <w:rsid w:val="00BE1221"/>
    <w:rsid w:val="00BE2E9B"/>
    <w:rsid w:val="00BF1B0E"/>
    <w:rsid w:val="00BF1EAF"/>
    <w:rsid w:val="00BF3166"/>
    <w:rsid w:val="00BF5EE9"/>
    <w:rsid w:val="00C034E8"/>
    <w:rsid w:val="00C04807"/>
    <w:rsid w:val="00C11536"/>
    <w:rsid w:val="00C124E5"/>
    <w:rsid w:val="00C30C59"/>
    <w:rsid w:val="00C32F43"/>
    <w:rsid w:val="00C34862"/>
    <w:rsid w:val="00C35471"/>
    <w:rsid w:val="00C5308F"/>
    <w:rsid w:val="00C56541"/>
    <w:rsid w:val="00C56E1C"/>
    <w:rsid w:val="00C57BA6"/>
    <w:rsid w:val="00C74F41"/>
    <w:rsid w:val="00C775A2"/>
    <w:rsid w:val="00C80AEC"/>
    <w:rsid w:val="00C8347F"/>
    <w:rsid w:val="00C84D82"/>
    <w:rsid w:val="00C85206"/>
    <w:rsid w:val="00C92CD0"/>
    <w:rsid w:val="00C96032"/>
    <w:rsid w:val="00C9661C"/>
    <w:rsid w:val="00CA0DE6"/>
    <w:rsid w:val="00CB06E8"/>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4DEA"/>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C257E"/>
    <w:rsid w:val="00DD63AB"/>
    <w:rsid w:val="00DE0A9E"/>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40FB"/>
    <w:rsid w:val="00E206D8"/>
    <w:rsid w:val="00E22989"/>
    <w:rsid w:val="00E2468F"/>
    <w:rsid w:val="00E30EB7"/>
    <w:rsid w:val="00E333A5"/>
    <w:rsid w:val="00E3512A"/>
    <w:rsid w:val="00E43990"/>
    <w:rsid w:val="00E4679F"/>
    <w:rsid w:val="00E470DF"/>
    <w:rsid w:val="00E54B8C"/>
    <w:rsid w:val="00E56C42"/>
    <w:rsid w:val="00E62174"/>
    <w:rsid w:val="00E630A3"/>
    <w:rsid w:val="00E634FE"/>
    <w:rsid w:val="00E67426"/>
    <w:rsid w:val="00E71AB7"/>
    <w:rsid w:val="00E74C84"/>
    <w:rsid w:val="00E77902"/>
    <w:rsid w:val="00E81A27"/>
    <w:rsid w:val="00E83BFE"/>
    <w:rsid w:val="00E97130"/>
    <w:rsid w:val="00EA0B18"/>
    <w:rsid w:val="00EA2545"/>
    <w:rsid w:val="00EA4840"/>
    <w:rsid w:val="00EA5104"/>
    <w:rsid w:val="00EB15B6"/>
    <w:rsid w:val="00EB29D1"/>
    <w:rsid w:val="00EB351B"/>
    <w:rsid w:val="00EC19EF"/>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32555"/>
    <w:rsid w:val="00F40EED"/>
    <w:rsid w:val="00F4218F"/>
    <w:rsid w:val="00F429E0"/>
    <w:rsid w:val="00F43815"/>
    <w:rsid w:val="00F44191"/>
    <w:rsid w:val="00F50614"/>
    <w:rsid w:val="00F50D44"/>
    <w:rsid w:val="00F524C3"/>
    <w:rsid w:val="00F5663C"/>
    <w:rsid w:val="00F6097A"/>
    <w:rsid w:val="00F645B1"/>
    <w:rsid w:val="00F72703"/>
    <w:rsid w:val="00F815BE"/>
    <w:rsid w:val="00F81E3E"/>
    <w:rsid w:val="00F84C2D"/>
    <w:rsid w:val="00F84F27"/>
    <w:rsid w:val="00F86428"/>
    <w:rsid w:val="00F86FB3"/>
    <w:rsid w:val="00F905ED"/>
    <w:rsid w:val="00F932B5"/>
    <w:rsid w:val="00F95DAC"/>
    <w:rsid w:val="00FA1C1D"/>
    <w:rsid w:val="00FA3274"/>
    <w:rsid w:val="00FA53F0"/>
    <w:rsid w:val="00FA5449"/>
    <w:rsid w:val="00FB1688"/>
    <w:rsid w:val="00FC3FC4"/>
    <w:rsid w:val="00FC66A9"/>
    <w:rsid w:val="00FC6822"/>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7</TotalTime>
  <Pages>11</Pages>
  <Words>9716</Words>
  <Characters>55383</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818</cp:revision>
  <dcterms:created xsi:type="dcterms:W3CDTF">2024-10-12T06:27:00Z</dcterms:created>
  <dcterms:modified xsi:type="dcterms:W3CDTF">2024-11-17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